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2F63" w:rsidRDefault="00092F63" w:rsidP="00092F63">
      <w:r>
        <w:t>(Ignore headings, they’re purely for my benefit)</w:t>
      </w:r>
    </w:p>
    <w:p w:rsidR="00456F8C" w:rsidRDefault="00D106E4" w:rsidP="00656A39">
      <w:pPr>
        <w:pStyle w:val="Heading1"/>
      </w:pPr>
      <w:r>
        <w:t>Intro Paragraph</w:t>
      </w:r>
    </w:p>
    <w:p w:rsidR="00656A39" w:rsidRPr="00656A39" w:rsidRDefault="00656A39" w:rsidP="00656A39">
      <w:r>
        <w:t>In our problem analysis, the first major that stood out</w:t>
      </w:r>
      <w:r w:rsidR="008B72BB">
        <w:t xml:space="preserve"> was</w:t>
      </w:r>
      <w:r>
        <w:t xml:space="preserve"> the inability of connecting infrastructure monitoring services such as firewalls and intrusion detection systems into global notification services.</w:t>
      </w:r>
      <w:r w:rsidR="008B72BB">
        <w:t xml:space="preserve"> The second major issue was the difficulty of administrators remotely administering their services once they had been notified of an issue. This project seeks to make headway i</w:t>
      </w:r>
      <w:r w:rsidR="00092F63">
        <w:t>n both those areas by producing a scalable application able to interface with popular security solutions and provide easy to use remote administration.</w:t>
      </w:r>
    </w:p>
    <w:p w:rsidR="00D106E4" w:rsidRDefault="00D106E4" w:rsidP="00656A39">
      <w:pPr>
        <w:pStyle w:val="Heading1"/>
      </w:pPr>
      <w:r>
        <w:t>Bullet Pointed high level goals for the project</w:t>
      </w:r>
    </w:p>
    <w:p w:rsidR="00656A39" w:rsidRDefault="009755DD" w:rsidP="00656A39">
      <w:r>
        <w:t>The</w:t>
      </w:r>
      <w:r w:rsidR="008B72BB">
        <w:t xml:space="preserve"> goals the project are intended to meet are as follows:</w:t>
      </w:r>
    </w:p>
    <w:p w:rsidR="008B72BB" w:rsidRDefault="00092F63" w:rsidP="008B72BB">
      <w:pPr>
        <w:pStyle w:val="ListParagraph"/>
        <w:numPr>
          <w:ilvl w:val="0"/>
          <w:numId w:val="1"/>
        </w:numPr>
      </w:pPr>
      <w:r>
        <w:t>Review literature related to chat bots, natural language processing, cyber security and visualisation methods.</w:t>
      </w:r>
    </w:p>
    <w:p w:rsidR="00E27C16" w:rsidRDefault="00E27C16" w:rsidP="008B72BB">
      <w:pPr>
        <w:pStyle w:val="ListParagraph"/>
        <w:numPr>
          <w:ilvl w:val="0"/>
          <w:numId w:val="1"/>
        </w:numPr>
      </w:pPr>
      <w:r>
        <w:t>Create a chat bot able to connect to most major instant messaging platforms, and retrieve data from either log files or an API.</w:t>
      </w:r>
    </w:p>
    <w:p w:rsidR="00092F63" w:rsidRDefault="00E27C16" w:rsidP="008B72BB">
      <w:pPr>
        <w:pStyle w:val="ListParagraph"/>
        <w:numPr>
          <w:ilvl w:val="0"/>
          <w:numId w:val="1"/>
        </w:numPr>
      </w:pPr>
      <w:r>
        <w:t>Allow the chat bot to analyse incoming data and inform the correct people should an issue occur.</w:t>
      </w:r>
    </w:p>
    <w:p w:rsidR="00E27C16" w:rsidRPr="00656A39" w:rsidRDefault="00E27C16" w:rsidP="00E27C16">
      <w:pPr>
        <w:pStyle w:val="ListParagraph"/>
        <w:numPr>
          <w:ilvl w:val="0"/>
          <w:numId w:val="1"/>
        </w:numPr>
      </w:pPr>
      <w:r>
        <w:t>Give the chat bot the ability to understand incoming commands using natural language processing, and have it act upon t</w:t>
      </w:r>
      <w:r w:rsidR="00E529A3">
        <w:t>hose commands on remote servers in a customisable way.</w:t>
      </w:r>
    </w:p>
    <w:p w:rsidR="00D106E4" w:rsidRDefault="00D106E4" w:rsidP="00656A39">
      <w:pPr>
        <w:pStyle w:val="Heading1"/>
      </w:pPr>
      <w:r>
        <w:t>Explain problem in a paragraph</w:t>
      </w:r>
    </w:p>
    <w:p w:rsidR="00656A39" w:rsidRPr="00656A39" w:rsidRDefault="0074158A" w:rsidP="00656A39">
      <w:r>
        <w:t xml:space="preserve">The problem with remote infrastructure administration is that generally, you are away from your tools. Having a dashboard with all your </w:t>
      </w:r>
      <w:r w:rsidR="009755DD">
        <w:t>servers’</w:t>
      </w:r>
      <w:r>
        <w:t xml:space="preserve"> status is all well and good as long as you can see it. It is very important that administrators know how their infrastructure is operating, as outages may affect a business very quickly. While it is possible that somebody will notice the outage and call the person responsible, a much better response to “I didn’t notice” is “I’m already working on it”. Being away from your tools also limits your ability to work on an issue once notified</w:t>
      </w:r>
      <w:r w:rsidR="009755DD">
        <w:t>, and having remote access to tools even as simple as ping can be essential in troubleshooting.</w:t>
      </w:r>
    </w:p>
    <w:p w:rsidR="00D106E4" w:rsidRDefault="00D106E4" w:rsidP="00656A39">
      <w:pPr>
        <w:pStyle w:val="Heading1"/>
      </w:pPr>
      <w:r>
        <w:t>Bullet point specific objectives – What am I going to do? – How to achieve?</w:t>
      </w:r>
      <w:r w:rsidR="003D702B">
        <w:t xml:space="preserve"> (NEEDS REFORMAT)</w:t>
      </w:r>
      <w:bookmarkStart w:id="0" w:name="_GoBack"/>
      <w:bookmarkEnd w:id="0"/>
    </w:p>
    <w:p w:rsidR="009755DD" w:rsidRPr="009755DD" w:rsidRDefault="009755DD" w:rsidP="009755DD">
      <w:r>
        <w:t>To be more specific with objectives, there are several parts to the project that need to work for the project to work as a whole:</w:t>
      </w:r>
    </w:p>
    <w:p w:rsidR="00656A39" w:rsidRDefault="009755DD" w:rsidP="009755DD">
      <w:pPr>
        <w:pStyle w:val="ListParagraph"/>
        <w:numPr>
          <w:ilvl w:val="0"/>
          <w:numId w:val="2"/>
        </w:numPr>
      </w:pPr>
      <w:r>
        <w:t>Create a chat bot and connect it to a popular IM service with rich text support to allow for more creative use of messages, such as Telegram</w:t>
      </w:r>
      <w:r>
        <w:fldChar w:fldCharType="begin" w:fldLock="1"/>
      </w:r>
      <w:r>
        <w:instrText>ADDIN CSL_CITATION { "citationItems" : [ { "id" : "ITEM-1", "itemData" : { "URL" : "https://telegram.org/", "accessed" : { "date-parts" : [ [ "2017", "3", "5" ] ] }, "author" : [ { "dropping-particle" : "", "family" : "Telegram", "given" : "", "non-dropping-particle" : "", "parse-names" : false, "suffix" : "" } ], "id" : "ITEM-1", "issued" : { "date-parts" : [ [ "2017" ] ] }, "title" : "Telegram Messenger", "type" : "webpage" }, "uris" : [ "http://www.mendeley.com/documents/?uuid=b0d24065-f285-38ce-938e-5e39c67218f0" ] } ], "mendeley" : { "formattedCitation" : "[1]", "plainTextFormattedCitation" : "[1]", "previouslyFormattedCitation" : "[1]" }, "properties" : { "noteIndex" : 0 }, "schema" : "https://github.com/citation-style-language/schema/raw/master/csl-citation.json" }</w:instrText>
      </w:r>
      <w:r>
        <w:fldChar w:fldCharType="separate"/>
      </w:r>
      <w:r w:rsidRPr="009755DD">
        <w:rPr>
          <w:noProof/>
        </w:rPr>
        <w:t>[1]</w:t>
      </w:r>
      <w:r>
        <w:fldChar w:fldCharType="end"/>
      </w:r>
      <w:r>
        <w:t>.</w:t>
      </w:r>
    </w:p>
    <w:p w:rsidR="005F1B2E" w:rsidRDefault="00DB6DD8" w:rsidP="005F1B2E">
      <w:pPr>
        <w:ind w:left="360"/>
      </w:pPr>
      <w:r>
        <w:t xml:space="preserve">Allowing the chat bot to communicate via different IM services is vital. Some companies use Cisco Jabber and some have no IM communication at all. For the sake of having messages that can be formatted, Telegram is a good choice for testing. However, the bot should be able to be modified to work with most IM services with minimal effort. </w:t>
      </w:r>
    </w:p>
    <w:p w:rsidR="009755DD" w:rsidRDefault="009755DD" w:rsidP="009755DD">
      <w:pPr>
        <w:pStyle w:val="ListParagraph"/>
        <w:numPr>
          <w:ilvl w:val="0"/>
          <w:numId w:val="2"/>
        </w:numPr>
      </w:pPr>
      <w:r>
        <w:t>Connect the chat bot to a natural language processing service to allow it to respond certain ways for certain commands, such as LUIS</w:t>
      </w:r>
      <w:r>
        <w:fldChar w:fldCharType="begin" w:fldLock="1"/>
      </w:r>
      <w:r w:rsidR="008533EE">
        <w:instrText>ADDIN CSL_CITATION { "citationItems" : [ { "id" : "ITEM-1", "itemData" : { "URL" : "https://www.luis.ai/", "accessed" : { "date-parts" : [ [ "2016", "12", "15" ] ] }, "author" : [ { "dropping-particle" : "", "family" : "Microsoft", "given" : "", "non-dropping-particle" : "", "parse-names" : false, "suffix" : "" } ], "id" : "ITEM-1", "issued" : { "date-parts" : [ [ "0" ] ] }, "title" : "LUIS: Language Understanding Intelligent Service (beta)", "type" : "webpage" }, "uris" : [ "http://www.mendeley.com/documents/?uuid=1195601d-64ca-3585-8d7c-3d5833a8f0e4" ] } ], "mendeley" : { "formattedCitation" : "[2]", "plainTextFormattedCitation" : "[2]", "previouslyFormattedCitation" : "[2]" }, "properties" : { "noteIndex" : 0 }, "schema" : "https://github.com/citation-style-language/schema/raw/master/csl-citation.json" }</w:instrText>
      </w:r>
      <w:r>
        <w:fldChar w:fldCharType="separate"/>
      </w:r>
      <w:r w:rsidRPr="009755DD">
        <w:rPr>
          <w:noProof/>
        </w:rPr>
        <w:t>[2]</w:t>
      </w:r>
      <w:r>
        <w:fldChar w:fldCharType="end"/>
      </w:r>
      <w:r>
        <w:t>.</w:t>
      </w:r>
      <w:r w:rsidR="00155DD6">
        <w:t xml:space="preserve"> Give access to commands such as ping, or dig.</w:t>
      </w:r>
    </w:p>
    <w:p w:rsidR="00DB6DD8" w:rsidRDefault="00DB6DD8" w:rsidP="00DB6DD8">
      <w:pPr>
        <w:ind w:left="360"/>
      </w:pPr>
      <w:r>
        <w:lastRenderedPageBreak/>
        <w:t>Natural Language Processing may at first seem like a pipe dream, but services are coming out daily like Microsoft’s LUIS, Google’s Natural Language API and Facebook’s Wit.ai this is a much more attainable goal. Having an easy to train platform that is able to parse requests without complex regular expressions will make it much easier to expand the bot in the future.</w:t>
      </w:r>
    </w:p>
    <w:p w:rsidR="009755DD" w:rsidRDefault="009755DD" w:rsidP="009755DD">
      <w:pPr>
        <w:pStyle w:val="ListParagraph"/>
        <w:numPr>
          <w:ilvl w:val="0"/>
          <w:numId w:val="2"/>
        </w:numPr>
      </w:pPr>
      <w:r>
        <w:t xml:space="preserve">Give the chat bot access to a production server and have it read logs, parsing them for </w:t>
      </w:r>
      <w:r w:rsidR="00155DD6">
        <w:t>important information.</w:t>
      </w:r>
    </w:p>
    <w:p w:rsidR="00DB6DD8" w:rsidRDefault="00DB6DD8" w:rsidP="00DB6DD8">
      <w:pPr>
        <w:ind w:left="360"/>
      </w:pPr>
      <w:r>
        <w:t>While it is not entirely necessary to have the bot connected to a production server, we believe it is important for the bot to encounter live data so it can be taught how to deal with it. Being able to remotely access logs via SSH or FTP and parse them for data is the cornerstone of the security monitoring aspect of the bot.</w:t>
      </w:r>
    </w:p>
    <w:p w:rsidR="00155DD6" w:rsidRDefault="00155DD6" w:rsidP="009755DD">
      <w:pPr>
        <w:pStyle w:val="ListParagraph"/>
        <w:numPr>
          <w:ilvl w:val="0"/>
          <w:numId w:val="2"/>
        </w:numPr>
      </w:pPr>
      <w:r>
        <w:t>Give the chat bot access to an API to parse for information.</w:t>
      </w:r>
    </w:p>
    <w:p w:rsidR="00DB6DD8" w:rsidRDefault="00DB6DD8" w:rsidP="00DB6DD8">
      <w:pPr>
        <w:ind w:left="360"/>
      </w:pPr>
      <w:r>
        <w:t xml:space="preserve">Similarly, be able to parse remote endpoints for information is useful, as many intrusion detection systems </w:t>
      </w:r>
      <w:r w:rsidR="008533EE">
        <w:t>such as Bro</w:t>
      </w:r>
      <w:r w:rsidR="008533EE">
        <w:fldChar w:fldCharType="begin" w:fldLock="1"/>
      </w:r>
      <w:r w:rsidR="008533EE">
        <w:instrText>ADDIN CSL_CITATION { "citationItems" : [ { "id" : "ITEM-1", "itemData" : { "URL" : "https://www.bro.org/development/projects/logging-api.html", "accessed" : { "date-parts" : [ [ "2017", "3", "5" ] ] }, "author" : [ { "dropping-particle" : "", "family" : "Bro", "given" : "", "non-dropping-particle" : "", "parse-names" : false, "suffix" : "" } ], "id" : "ITEM-1", "issued" : { "date-parts" : [ [ "2017" ] ] }, "title" : "New Script-Level Logging\u00a0API", "type" : "webpage" }, "uris" : [ "http://www.mendeley.com/documents/?uuid=88d57901-433c-3caf-8fd4-793e15f5772a" ] } ], "mendeley" : { "formattedCitation" : "[3]", "plainTextFormattedCitation" : "[3]", "previouslyFormattedCitation" : "[3]" }, "properties" : { "noteIndex" : 0 }, "schema" : "https://github.com/citation-style-language/schema/raw/master/csl-citation.json" }</w:instrText>
      </w:r>
      <w:r w:rsidR="008533EE">
        <w:fldChar w:fldCharType="separate"/>
      </w:r>
      <w:r w:rsidR="008533EE" w:rsidRPr="008533EE">
        <w:rPr>
          <w:noProof/>
        </w:rPr>
        <w:t>[3]</w:t>
      </w:r>
      <w:r w:rsidR="008533EE">
        <w:fldChar w:fldCharType="end"/>
      </w:r>
      <w:r w:rsidR="008533EE">
        <w:t xml:space="preserve"> have logging API’s that allow third party applications to access alert data.</w:t>
      </w:r>
    </w:p>
    <w:p w:rsidR="00155DD6" w:rsidRDefault="00155DD6" w:rsidP="009755DD">
      <w:pPr>
        <w:pStyle w:val="ListParagraph"/>
        <w:numPr>
          <w:ilvl w:val="0"/>
          <w:numId w:val="2"/>
        </w:numPr>
      </w:pPr>
      <w:r>
        <w:t>Give the chat bot access to WMI for Windows information gathering if needed.</w:t>
      </w:r>
    </w:p>
    <w:p w:rsidR="008533EE" w:rsidRDefault="008533EE" w:rsidP="008533EE">
      <w:pPr>
        <w:ind w:left="360"/>
      </w:pPr>
      <w:r>
        <w:t>Using the Linux version of Windows Management Instrumentation, WMIC</w:t>
      </w:r>
      <w:r>
        <w:fldChar w:fldCharType="begin" w:fldLock="1"/>
      </w:r>
      <w:r>
        <w:instrText>ADDIN CSL_CITATION { "citationItems" : [ { "id" : "ITEM-1", "itemData" : { "URL" : "https://www.aldeid.com/wiki/Wmic-linux", "accessed" : { "date-parts" : [ [ "2017", "3", "5" ] ] }, "author" : [ { "dropping-particle" : "", "family" : "Aldeid", "given" : "", "non-dropping-particle" : "", "parse-names" : false, "suffix" : "" } ], "id" : "ITEM-1", "issued" : { "date-parts" : [ [ "2017" ] ] }, "title" : "Wmic-linux - aldeid", "type" : "webpage" }, "uris" : [ "http://www.mendeley.com/documents/?uuid=b3b825bb-8a7f-37fd-b1f0-e465a06728b5" ] } ], "mendeley" : { "formattedCitation" : "[4]", "plainTextFormattedCitation" : "[4]" }, "properties" : { "noteIndex" : 0 }, "schema" : "https://github.com/citation-style-language/schema/raw/master/csl-citation.json" }</w:instrText>
      </w:r>
      <w:r>
        <w:fldChar w:fldCharType="separate"/>
      </w:r>
      <w:r w:rsidRPr="008533EE">
        <w:rPr>
          <w:noProof/>
        </w:rPr>
        <w:t>[4]</w:t>
      </w:r>
      <w:r>
        <w:fldChar w:fldCharType="end"/>
      </w:r>
      <w:r>
        <w:t xml:space="preserve">, we can access a wealth of information from Windows systems remotely. </w:t>
      </w:r>
    </w:p>
    <w:p w:rsidR="00155DD6" w:rsidRDefault="00155DD6" w:rsidP="009755DD">
      <w:pPr>
        <w:pStyle w:val="ListParagraph"/>
        <w:numPr>
          <w:ilvl w:val="0"/>
          <w:numId w:val="2"/>
        </w:numPr>
      </w:pPr>
      <w:r>
        <w:t>Have the chat bot inform the user via the IM service if a specified alarm is tripped.</w:t>
      </w:r>
    </w:p>
    <w:p w:rsidR="008533EE" w:rsidRDefault="008533EE" w:rsidP="008533EE">
      <w:pPr>
        <w:ind w:left="360"/>
      </w:pPr>
      <w:r>
        <w:t>One of the most important parts of the whole project is the alerts and notifications system. Once an alarm is tripped, a specified user should be informed via their IM service.</w:t>
      </w:r>
    </w:p>
    <w:p w:rsidR="00155DD6" w:rsidRDefault="00155DD6" w:rsidP="009755DD">
      <w:pPr>
        <w:pStyle w:val="ListParagraph"/>
        <w:numPr>
          <w:ilvl w:val="0"/>
          <w:numId w:val="2"/>
        </w:numPr>
      </w:pPr>
      <w:r>
        <w:t xml:space="preserve">Allow the user to send commands in response to the alarm being tripped, and have the bot act upon them. </w:t>
      </w:r>
    </w:p>
    <w:p w:rsidR="008533EE" w:rsidRDefault="008533EE" w:rsidP="008533EE">
      <w:pPr>
        <w:ind w:left="360"/>
      </w:pPr>
      <w:r>
        <w:t xml:space="preserve">While we do not expect this aspect to be as powerful as the tools of a well-equipped network administrator, this should at least give them access to part of their arsenal in which to troubleshoot and assess the situation. This could be anywhere from ping, to dig, to a fully-fledged remote shell. </w:t>
      </w:r>
    </w:p>
    <w:p w:rsidR="00155DD6" w:rsidRDefault="00155DD6" w:rsidP="009755DD">
      <w:pPr>
        <w:pStyle w:val="ListParagraph"/>
        <w:numPr>
          <w:ilvl w:val="0"/>
          <w:numId w:val="2"/>
        </w:numPr>
      </w:pPr>
      <w:r>
        <w:t>Have the bot be easily to expand upon to perform other tasks and interface with other logging systems or services that may need to be monitored.</w:t>
      </w:r>
    </w:p>
    <w:p w:rsidR="008533EE" w:rsidRDefault="008533EE" w:rsidP="008533EE">
      <w:pPr>
        <w:ind w:left="360"/>
      </w:pPr>
      <w:r>
        <w:t>The bot should be scalable</w:t>
      </w:r>
      <w:r w:rsidR="00E04A7F">
        <w:t xml:space="preserve"> to support as many different users, IM services, notification types, API reads and remote servers as possible. The bot should never be the bottleneck, only the hardware on which it runs.</w:t>
      </w:r>
    </w:p>
    <w:p w:rsidR="00656A39" w:rsidRDefault="00155DD6" w:rsidP="00DB6DD8">
      <w:pPr>
        <w:ind w:left="360"/>
      </w:pPr>
      <w:r>
        <w:t>To complete these objectives, we intend to use an array of utilities ranging from online services to open source tools. This will likely include utilising tools on both Windows and Linux for a more realistic approximation of real administration.</w:t>
      </w:r>
      <w:r w:rsidR="00AC3AEC">
        <w:t xml:space="preserve"> It is hoped that this tool will be used in day to day administration of a real network, but it should not be specific to that network.</w:t>
      </w:r>
    </w:p>
    <w:p w:rsidR="00656A39" w:rsidRDefault="00656A39"/>
    <w:p w:rsidR="009755DD" w:rsidRDefault="009755DD"/>
    <w:p w:rsidR="009755DD" w:rsidRDefault="009755DD"/>
    <w:p w:rsidR="009755DD" w:rsidRDefault="009755DD" w:rsidP="009755DD">
      <w:pPr>
        <w:pStyle w:val="Heading1"/>
      </w:pPr>
      <w:r>
        <w:lastRenderedPageBreak/>
        <w:t>References</w:t>
      </w:r>
    </w:p>
    <w:p w:rsidR="008533EE" w:rsidRPr="008533EE" w:rsidRDefault="009755DD" w:rsidP="008533E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533EE" w:rsidRPr="008533EE">
        <w:rPr>
          <w:rFonts w:ascii="Calibri" w:hAnsi="Calibri" w:cs="Calibri"/>
          <w:noProof/>
          <w:szCs w:val="24"/>
        </w:rPr>
        <w:t>[1]</w:t>
      </w:r>
      <w:r w:rsidR="008533EE" w:rsidRPr="008533EE">
        <w:rPr>
          <w:rFonts w:ascii="Calibri" w:hAnsi="Calibri" w:cs="Calibri"/>
          <w:noProof/>
          <w:szCs w:val="24"/>
        </w:rPr>
        <w:tab/>
        <w:t>Telegram, “Telegram Messenger,” 2017. [Online]. Available: https://telegram.org/. [Accessed: 05-Mar-2017].</w:t>
      </w:r>
    </w:p>
    <w:p w:rsidR="008533EE" w:rsidRPr="008533EE" w:rsidRDefault="008533EE" w:rsidP="008533EE">
      <w:pPr>
        <w:widowControl w:val="0"/>
        <w:autoSpaceDE w:val="0"/>
        <w:autoSpaceDN w:val="0"/>
        <w:adjustRightInd w:val="0"/>
        <w:spacing w:line="240" w:lineRule="auto"/>
        <w:ind w:left="640" w:hanging="640"/>
        <w:rPr>
          <w:rFonts w:ascii="Calibri" w:hAnsi="Calibri" w:cs="Calibri"/>
          <w:noProof/>
          <w:szCs w:val="24"/>
        </w:rPr>
      </w:pPr>
      <w:r w:rsidRPr="008533EE">
        <w:rPr>
          <w:rFonts w:ascii="Calibri" w:hAnsi="Calibri" w:cs="Calibri"/>
          <w:noProof/>
          <w:szCs w:val="24"/>
        </w:rPr>
        <w:t>[2]</w:t>
      </w:r>
      <w:r w:rsidRPr="008533EE">
        <w:rPr>
          <w:rFonts w:ascii="Calibri" w:hAnsi="Calibri" w:cs="Calibri"/>
          <w:noProof/>
          <w:szCs w:val="24"/>
        </w:rPr>
        <w:tab/>
        <w:t>Microsoft, “LUIS: Language Understanding Intelligent Service (beta).” [Online]. Available: https://www.luis.ai/. [Accessed: 15-Dec-2016].</w:t>
      </w:r>
    </w:p>
    <w:p w:rsidR="008533EE" w:rsidRPr="008533EE" w:rsidRDefault="008533EE" w:rsidP="008533EE">
      <w:pPr>
        <w:widowControl w:val="0"/>
        <w:autoSpaceDE w:val="0"/>
        <w:autoSpaceDN w:val="0"/>
        <w:adjustRightInd w:val="0"/>
        <w:spacing w:line="240" w:lineRule="auto"/>
        <w:ind w:left="640" w:hanging="640"/>
        <w:rPr>
          <w:rFonts w:ascii="Calibri" w:hAnsi="Calibri" w:cs="Calibri"/>
          <w:noProof/>
          <w:szCs w:val="24"/>
        </w:rPr>
      </w:pPr>
      <w:r w:rsidRPr="008533EE">
        <w:rPr>
          <w:rFonts w:ascii="Calibri" w:hAnsi="Calibri" w:cs="Calibri"/>
          <w:noProof/>
          <w:szCs w:val="24"/>
        </w:rPr>
        <w:t>[3]</w:t>
      </w:r>
      <w:r w:rsidRPr="008533EE">
        <w:rPr>
          <w:rFonts w:ascii="Calibri" w:hAnsi="Calibri" w:cs="Calibri"/>
          <w:noProof/>
          <w:szCs w:val="24"/>
        </w:rPr>
        <w:tab/>
        <w:t>Bro, “New Script-Level Logging API,” 2017. [Online]. Available: https://www.bro.org/development/projects/logging-api.html. [Accessed: 05-Mar-2017].</w:t>
      </w:r>
    </w:p>
    <w:p w:rsidR="008533EE" w:rsidRPr="008533EE" w:rsidRDefault="008533EE" w:rsidP="008533EE">
      <w:pPr>
        <w:widowControl w:val="0"/>
        <w:autoSpaceDE w:val="0"/>
        <w:autoSpaceDN w:val="0"/>
        <w:adjustRightInd w:val="0"/>
        <w:spacing w:line="240" w:lineRule="auto"/>
        <w:ind w:left="640" w:hanging="640"/>
        <w:rPr>
          <w:rFonts w:ascii="Calibri" w:hAnsi="Calibri" w:cs="Calibri"/>
          <w:noProof/>
        </w:rPr>
      </w:pPr>
      <w:r w:rsidRPr="008533EE">
        <w:rPr>
          <w:rFonts w:ascii="Calibri" w:hAnsi="Calibri" w:cs="Calibri"/>
          <w:noProof/>
          <w:szCs w:val="24"/>
        </w:rPr>
        <w:t>[4]</w:t>
      </w:r>
      <w:r w:rsidRPr="008533EE">
        <w:rPr>
          <w:rFonts w:ascii="Calibri" w:hAnsi="Calibri" w:cs="Calibri"/>
          <w:noProof/>
          <w:szCs w:val="24"/>
        </w:rPr>
        <w:tab/>
        <w:t>Aldeid, “Wmic-linux - aldeid,” 2017. [Online]. Available: https://www.aldeid.com/wiki/Wmic-linux. [Accessed: 05-Mar-2017].</w:t>
      </w:r>
    </w:p>
    <w:p w:rsidR="009755DD" w:rsidRPr="009755DD" w:rsidRDefault="009755DD" w:rsidP="009755DD">
      <w:r>
        <w:fldChar w:fldCharType="end"/>
      </w:r>
    </w:p>
    <w:p w:rsidR="00656A39" w:rsidRDefault="00656A39" w:rsidP="00656A39">
      <w:pPr>
        <w:pStyle w:val="Heading2"/>
      </w:pPr>
      <w:r>
        <w:t>notes</w:t>
      </w:r>
    </w:p>
    <w:p w:rsidR="00ED5442" w:rsidRDefault="00ED5442" w:rsidP="00ED5442">
      <w:r>
        <w:t>How will u solve the problem to address challenge -  summary of problem analysis (single paragraphs)</w:t>
      </w:r>
    </w:p>
    <w:p w:rsidR="00ED5442" w:rsidRDefault="00ED5442" w:rsidP="00ED5442">
      <w:r>
        <w:t>List high level aims and achieves</w:t>
      </w:r>
    </w:p>
    <w:p w:rsidR="00ED5442" w:rsidRDefault="00ED5442" w:rsidP="00ED5442">
      <w:r>
        <w:t>(1.thorough literature review of topics)  3 of those</w:t>
      </w:r>
    </w:p>
    <w:p w:rsidR="00ED5442" w:rsidRDefault="00ED5442" w:rsidP="00ED5442">
      <w:r>
        <w:t>Explain how aims address research challenge identified in problem analysis</w:t>
      </w:r>
    </w:p>
    <w:p w:rsidR="00ED5442" w:rsidRDefault="00ED5442" w:rsidP="00ED5442">
      <w:r>
        <w:t>List specific objectives (what do I need to do, build implantation, test it, experiment, critical evaluation) 4-5</w:t>
      </w:r>
    </w:p>
    <w:p w:rsidR="00ED5442" w:rsidRDefault="00ED5442" w:rsidP="00ED5442">
      <w:r>
        <w:t>Paragraph explaining how objectives satisfy aims</w:t>
      </w:r>
    </w:p>
    <w:p w:rsidR="00ED5442" w:rsidRDefault="00ED5442" w:rsidP="00ED5442"/>
    <w:p w:rsidR="00ED5442" w:rsidRDefault="00ED5442" w:rsidP="00ED5442"/>
    <w:sectPr w:rsidR="00ED544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672A45"/>
    <w:multiLevelType w:val="hybridMultilevel"/>
    <w:tmpl w:val="B15E1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8724C86"/>
    <w:multiLevelType w:val="hybridMultilevel"/>
    <w:tmpl w:val="D8D861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34B7"/>
    <w:rsid w:val="00092F63"/>
    <w:rsid w:val="00155DD6"/>
    <w:rsid w:val="003D702B"/>
    <w:rsid w:val="00456F8C"/>
    <w:rsid w:val="005F1B2E"/>
    <w:rsid w:val="00656A39"/>
    <w:rsid w:val="0074158A"/>
    <w:rsid w:val="008533EE"/>
    <w:rsid w:val="008B72BB"/>
    <w:rsid w:val="009755DD"/>
    <w:rsid w:val="00AC3AEC"/>
    <w:rsid w:val="00BF34B7"/>
    <w:rsid w:val="00D106E4"/>
    <w:rsid w:val="00DB6DD8"/>
    <w:rsid w:val="00E04A7F"/>
    <w:rsid w:val="00E27C16"/>
    <w:rsid w:val="00E529A3"/>
    <w:rsid w:val="00ED54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B59EB"/>
  <w15:chartTrackingRefBased/>
  <w15:docId w15:val="{095D5506-7117-4072-8D8B-F85FD1CD3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6A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6A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6A3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56A3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8B72B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7A12FC9-F2C4-4D0D-9810-C3124E6D9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3</Pages>
  <Words>1453</Words>
  <Characters>8287</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nor Bell</dc:creator>
  <cp:keywords/>
  <dc:description/>
  <cp:lastModifiedBy>Connor Bell</cp:lastModifiedBy>
  <cp:revision>6</cp:revision>
  <dcterms:created xsi:type="dcterms:W3CDTF">2017-02-06T00:07:00Z</dcterms:created>
  <dcterms:modified xsi:type="dcterms:W3CDTF">2017-03-23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b58bf05-3780-3697-af30-4032c3f2fd1e</vt:lpwstr>
  </property>
  <property fmtid="{D5CDD505-2E9C-101B-9397-08002B2CF9AE}" pid="24" name="Mendeley Citation Style_1">
    <vt:lpwstr>http://www.zotero.org/styles/ieee</vt:lpwstr>
  </property>
</Properties>
</file>